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4EEECD6A" w:rsidR="00B53E5E" w:rsidRDefault="00195DEE" w:rsidP="00226875">
      <w:pPr>
        <w:suppressAutoHyphens/>
        <w:ind w:left="1080"/>
      </w:pPr>
      <w:r>
        <w:t xml:space="preserve">The interview transcribes of the three interviews are analysed in detail. The questions specific to the census research </w:t>
      </w:r>
      <w:r w:rsidR="003E0D1A">
        <w:t>were</w:t>
      </w:r>
      <w:r>
        <w:t xml:space="preserv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226875">
      <w:pPr>
        <w:suppressAutoHyphens/>
        <w:ind w:left="720"/>
      </w:pPr>
      <w:r w:rsidRPr="00053D7E">
        <w:rPr>
          <w:noProof/>
        </w:rPr>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7910C09C" w:rsidR="00E6457D" w:rsidRDefault="001F1CB1" w:rsidP="00226875">
      <w:pPr>
        <w:suppressAutoHyphens/>
        <w:ind w:left="720"/>
      </w:pPr>
      <w:r>
        <w:t>The third step in data preparation is fine tuning the data for better results in the model. This is an iterative process, all the steps mentioned above are repeated experimentally.</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71D03EEE" w14:textId="7ACA9FFF"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r w:rsidR="00A35E5E">
        <w:rPr>
          <w:i/>
          <w:iCs/>
        </w:rPr>
        <w:t>clinic.</w:t>
      </w:r>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18"/>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19"/>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 xml:space="preserve">Fig 13: 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0"/>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1"/>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2"/>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3"/>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4"/>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5"/>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6"/>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rPr>
          <w:noProof/>
        </w:rPr>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7"/>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rPr>
          <w:noProof/>
        </w:rPr>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28"/>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rPr>
          <w:noProof/>
        </w:rPr>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29"/>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rPr>
          <w:noProof/>
        </w:rPr>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0"/>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rPr>
          <w:noProof/>
        </w:rPr>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1"/>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rPr>
          <w:noProof/>
        </w:rPr>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2"/>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rPr>
          <w:noProof/>
        </w:rPr>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3"/>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rPr>
          <w:noProof/>
        </w:rPr>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4"/>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rPr>
          <w:noProof/>
        </w:rPr>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5"/>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Default="0077091F" w:rsidP="00226875">
      <w:pPr>
        <w:pStyle w:val="HTMLPreformatted"/>
        <w:shd w:val="clear" w:color="auto" w:fill="FFFFFF"/>
        <w:suppressAutoHyphens/>
        <w:textAlignment w:val="baseline"/>
        <w:rPr>
          <w:color w:val="000000"/>
          <w:sz w:val="21"/>
          <w:szCs w:val="21"/>
        </w:rPr>
      </w:pPr>
      <w:r>
        <w:rPr>
          <w:color w:val="000000"/>
          <w:sz w:val="21"/>
          <w:szCs w:val="21"/>
        </w:rPr>
        <w:t xml:space="preserve">   Doing a Grid Cross Validation to see of the metrics improves.</w:t>
      </w:r>
    </w:p>
    <w:p w14:paraId="05375948" w14:textId="1063D226" w:rsidR="00546F07" w:rsidRDefault="00546F07" w:rsidP="00226875">
      <w:pPr>
        <w:pStyle w:val="HTMLPreformatted"/>
        <w:shd w:val="clear" w:color="auto" w:fill="FFFFFF"/>
        <w:suppressAutoHyphens/>
        <w:textAlignment w:val="baseline"/>
        <w:rPr>
          <w:color w:val="000000"/>
          <w:sz w:val="21"/>
          <w:szCs w:val="21"/>
        </w:rPr>
      </w:pPr>
      <w:r>
        <w:rPr>
          <w:color w:val="000000"/>
          <w:sz w:val="21"/>
          <w:szCs w:val="21"/>
        </w:rPr>
        <w:t xml:space="preserve">Applying Random Forest regression since the linear regression showed less accurate, applying Grid CV for accurate measure selection. </w:t>
      </w:r>
      <w:proofErr w:type="spellStart"/>
      <w:r>
        <w:rPr>
          <w:color w:val="000000"/>
          <w:sz w:val="21"/>
          <w:szCs w:val="21"/>
        </w:rPr>
        <w:t>Kfold</w:t>
      </w:r>
      <w:proofErr w:type="spellEnd"/>
      <w:r>
        <w:rPr>
          <w:color w:val="000000"/>
          <w:sz w:val="21"/>
          <w:szCs w:val="21"/>
        </w:rPr>
        <w:t xml:space="preserve"> is the cross validation applied.</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6"/>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7"/>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38"/>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39"/>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noProof/>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0"/>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407F1C5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1266204C" w14:textId="77777777" w:rsidR="00337271" w:rsidRPr="00626043" w:rsidRDefault="00337271" w:rsidP="00337271">
      <w:pPr>
        <w:pStyle w:val="NormalWeb"/>
        <w:spacing w:before="0" w:beforeAutospacing="0" w:after="0" w:afterAutospacing="0"/>
        <w:rPr>
          <w:color w:val="000000"/>
          <w:sz w:val="20"/>
          <w:szCs w:val="20"/>
        </w:rPr>
      </w:pPr>
    </w:p>
    <w:p w14:paraId="54CB577A" w14:textId="77777777" w:rsidR="00337271" w:rsidRDefault="00337271" w:rsidP="00337271">
      <w:pPr>
        <w:pStyle w:val="NormalWeb"/>
        <w:spacing w:before="0" w:beforeAutospacing="0" w:after="0" w:afterAutospacing="0"/>
        <w:rPr>
          <w:color w:val="000000"/>
          <w:sz w:val="20"/>
          <w:szCs w:val="20"/>
        </w:rPr>
      </w:pPr>
    </w:p>
    <w:p w14:paraId="08A545B0" w14:textId="77777777" w:rsidR="00337271" w:rsidRPr="00E65E9E" w:rsidRDefault="00337271" w:rsidP="00337271">
      <w:pPr>
        <w:pStyle w:val="NormalWeb"/>
        <w:spacing w:before="0" w:beforeAutospacing="0" w:after="0" w:afterAutospacing="0"/>
        <w:rPr>
          <w:color w:val="000000"/>
          <w:sz w:val="20"/>
          <w:szCs w:val="20"/>
        </w:rPr>
      </w:pPr>
    </w:p>
    <w:p w14:paraId="29830DA1"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B9081D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414467F" w14:textId="77777777" w:rsidR="00226875"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52E2E33" w14:textId="77777777" w:rsidR="00377617" w:rsidRPr="0077091F"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t xml:space="preserve">Prediction </w:t>
      </w:r>
    </w:p>
    <w:p w14:paraId="575B8427" w14:textId="77777777" w:rsidR="007A577E" w:rsidRDefault="007A577E" w:rsidP="00226875">
      <w:pPr>
        <w:suppressAutoHyphens/>
        <w:ind w:left="360"/>
      </w:pPr>
    </w:p>
    <w:p w14:paraId="783A704A" w14:textId="77777777" w:rsidR="00813930" w:rsidRDefault="00813930" w:rsidP="00226875">
      <w:pPr>
        <w:pStyle w:val="ListParagraph"/>
        <w:suppressAutoHyphens/>
      </w:pPr>
    </w:p>
    <w:p w14:paraId="4F0A92C2" w14:textId="7338E128" w:rsidR="00813930" w:rsidRDefault="00813930"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226875">
      <w:pPr>
        <w:suppressAutoHyphens/>
        <w:rPr>
          <w:lang w:val="en-US"/>
        </w:rPr>
      </w:pPr>
    </w:p>
    <w:p w14:paraId="297DBE48" w14:textId="77777777" w:rsidR="00104D00" w:rsidRDefault="00104D00" w:rsidP="00226875">
      <w:pPr>
        <w:suppressAutoHyphens/>
        <w:rPr>
          <w:b/>
          <w:bCs/>
          <w:u w:val="single"/>
        </w:rPr>
      </w:pPr>
    </w:p>
    <w:p w14:paraId="55975816" w14:textId="7A12223E" w:rsidR="00301FA9" w:rsidRDefault="00301FA9" w:rsidP="008A47E7">
      <w:pPr>
        <w:pStyle w:val="Heading1"/>
        <w:numPr>
          <w:ilvl w:val="0"/>
          <w:numId w:val="3"/>
        </w:numPr>
        <w:suppressAutoHyphens/>
      </w:pPr>
      <w:bookmarkStart w:id="0" w:name="_Toc135241306"/>
      <w:r>
        <w:t>LITERATURE REVIEW:</w:t>
      </w:r>
      <w:bookmarkEnd w:id="0"/>
    </w:p>
    <w:p w14:paraId="2A1B2C5E" w14:textId="77777777" w:rsidR="00301FA9" w:rsidRDefault="00301FA9" w:rsidP="00226875">
      <w:pPr>
        <w:pStyle w:val="Heading2"/>
        <w:suppressAutoHyphens/>
      </w:pPr>
      <w:bookmarkStart w:id="1" w:name="_Toc135241307"/>
      <w:r w:rsidRPr="00D7244F">
        <w:rPr>
          <w:u w:val="single"/>
        </w:rPr>
        <w:t>Introduction</w:t>
      </w:r>
      <w:r>
        <w:t>:</w:t>
      </w:r>
      <w:bookmarkEnd w:id="1"/>
    </w:p>
    <w:p w14:paraId="6F81ECF5" w14:textId="77777777" w:rsidR="00301FA9" w:rsidRDefault="00301FA9" w:rsidP="00226875">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226875">
      <w:pPr>
        <w:suppressAutoHyphens/>
      </w:pPr>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226875">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226875">
      <w:pPr>
        <w:suppressAutoHyphens/>
      </w:pPr>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226875">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226875">
      <w:pPr>
        <w:pStyle w:val="Heading2"/>
        <w:suppressAutoHyphens/>
        <w:rPr>
          <w:u w:val="single"/>
        </w:rPr>
      </w:pPr>
      <w:bookmarkStart w:id="2" w:name="_Toc135241308"/>
      <w:r w:rsidRPr="00D7244F">
        <w:rPr>
          <w:u w:val="single"/>
        </w:rPr>
        <w:t>Body Of Text:</w:t>
      </w:r>
      <w:bookmarkEnd w:id="2"/>
    </w:p>
    <w:p w14:paraId="1C603D55" w14:textId="77777777" w:rsidR="00301FA9" w:rsidRDefault="00301FA9" w:rsidP="00226875">
      <w:pPr>
        <w:suppressAutoHyphens/>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226875">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226875">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226875">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226875">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41"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42"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226875">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35ABDC97" w:rsidR="00301FA9" w:rsidRDefault="00301FA9" w:rsidP="00226875">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226875">
      <w:pPr>
        <w:suppressAutoHyphens/>
      </w:pPr>
      <w:bookmarkStart w:id="3" w:name="_Toc135241309"/>
      <w:r w:rsidRPr="00055ED4">
        <w:rPr>
          <w:rStyle w:val="Heading2Char"/>
        </w:rPr>
        <w:t>C</w:t>
      </w:r>
      <w:r>
        <w:rPr>
          <w:rStyle w:val="Heading2Char"/>
        </w:rPr>
        <w:t>onclusion</w:t>
      </w:r>
      <w:bookmarkEnd w:id="3"/>
      <w:r>
        <w:t>:</w:t>
      </w:r>
    </w:p>
    <w:p w14:paraId="1DE1B81A" w14:textId="4AC593C6" w:rsidR="00301FA9" w:rsidRDefault="00301FA9" w:rsidP="00226875">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E083E3" w14:textId="73EE9858" w:rsidR="003400A9" w:rsidRDefault="006973E2" w:rsidP="003400A9">
      <w:r>
        <w:t xml:space="preserve">The in-depth interview done for the primary research was done with the subject matter experts. The variations in the census data and the data in the programme register was established. </w:t>
      </w:r>
      <w:r w:rsidR="003400A9">
        <w:t xml:space="preserve">The factors affecting colonoscopies could not be established in the in-depth interviews, there were references given to the existing studies on the programme intake which proves male participation is less in the programme, however the age has no major impact. This needs to </w:t>
      </w:r>
      <w:r w:rsidR="0004373A">
        <w:t>establish</w:t>
      </w:r>
      <w:r w:rsidR="003400A9">
        <w:t xml:space="preserve"> further in the data analysis and </w:t>
      </w:r>
      <w:r w:rsidR="007F670E">
        <w:t>hypothesis testin</w:t>
      </w:r>
      <w:r w:rsidR="0004373A">
        <w:t>g.</w:t>
      </w:r>
    </w:p>
    <w:p w14:paraId="757F8CBC" w14:textId="5BE277FE" w:rsidR="00CE085B" w:rsidRDefault="0004373A" w:rsidP="003400A9">
      <w:r>
        <w:t xml:space="preserve">Data analysis was done on the secondary data extracted based on the primary research outcomes. The colonoscopy counts had variations in the </w:t>
      </w:r>
      <w:r w:rsidR="0023077F">
        <w:t>age,</w:t>
      </w:r>
      <w:r>
        <w:t xml:space="preserve"> and age range </w:t>
      </w:r>
      <w:r w:rsidR="00415766">
        <w:t>65-70 showed the highest total colonoscopy counts for all years.</w:t>
      </w:r>
      <w:r w:rsidR="00207CA9">
        <w:t xml:space="preserve"> </w:t>
      </w:r>
      <w:r w:rsidR="0023077F">
        <w:t xml:space="preserve">On analysing the colonoscopies there is a </w:t>
      </w:r>
      <w:r w:rsidR="00A86236">
        <w:t>huge variation</w:t>
      </w:r>
      <w:r w:rsidR="0023077F">
        <w:t xml:space="preserve"> in the numbers in different colonoscopies</w:t>
      </w:r>
      <w:r w:rsidR="00A86236">
        <w:t xml:space="preserve">. Monthly variations were analysed and there </w:t>
      </w:r>
      <w:proofErr w:type="gramStart"/>
      <w:r w:rsidR="00A86236">
        <w:t>is</w:t>
      </w:r>
      <w:proofErr w:type="gramEnd"/>
      <w:r w:rsidR="00A86236">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w:t>
      </w:r>
      <w:r w:rsidR="00A86236">
        <w:lastRenderedPageBreak/>
        <w:t xml:space="preserve">Hypothesis testing was done to validate the primary research </w:t>
      </w:r>
      <w:r w:rsidR="00CE085B">
        <w:t>outcomes, at 95% Confidence Interval, male colonoscopy number for the entire eligible population is expected to be between 270 (maximum value in the sample) and 230 (average in the sample</w:t>
      </w:r>
      <w:r w:rsidR="00161455">
        <w:t>). ANOVA</w:t>
      </w:r>
      <w:r w:rsidR="00CE085B">
        <w:t xml:space="preserve"> tests were </w:t>
      </w:r>
      <w:proofErr w:type="gramStart"/>
      <w:r w:rsidR="00CE085B">
        <w:t>done</w:t>
      </w:r>
      <w:proofErr w:type="gramEnd"/>
      <w:r w:rsidR="00CE085B">
        <w:t xml:space="preserve"> and it suggested that at 95% confidence interval male colonoscopies will be higher than the women.</w:t>
      </w:r>
    </w:p>
    <w:p w14:paraId="08D0BF53" w14:textId="09DBEB58" w:rsidR="00830B78" w:rsidRDefault="00161455" w:rsidP="00A24A01">
      <w:r>
        <w:t>Machine Learning models were developed and evaluated for predicting future colonoscopies.</w:t>
      </w:r>
      <w:r w:rsidR="00A24A01">
        <w:tab/>
      </w:r>
    </w:p>
    <w:p w14:paraId="5A2CF9BB" w14:textId="431E4F31" w:rsidR="001A1950" w:rsidRDefault="001A1950" w:rsidP="00A24A01">
      <w:r>
        <w:t xml:space="preserve">Root Mean Square Error for each </w:t>
      </w:r>
      <w:r w:rsidR="00E470FD">
        <w:t>model.</w:t>
      </w:r>
      <w:r w:rsidR="007F670E">
        <w:t xml:space="preserve"> </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830B78" w14:paraId="2A7EDD48" w14:textId="77777777" w:rsidTr="00830B78">
        <w:tc>
          <w:tcPr>
            <w:tcW w:w="1502" w:type="dxa"/>
          </w:tcPr>
          <w:p w14:paraId="403B5196" w14:textId="3B9BC943" w:rsidR="00830B78" w:rsidRDefault="00830B78" w:rsidP="00A24A01">
            <w:r>
              <w:t>Data Frequency</w:t>
            </w:r>
          </w:p>
        </w:tc>
        <w:tc>
          <w:tcPr>
            <w:tcW w:w="1502" w:type="dxa"/>
          </w:tcPr>
          <w:p w14:paraId="3EB5B0D9" w14:textId="46FBA6DD" w:rsidR="00830B78" w:rsidRDefault="00830B78" w:rsidP="00A24A01">
            <w:r>
              <w:t>ARMA</w:t>
            </w:r>
          </w:p>
        </w:tc>
        <w:tc>
          <w:tcPr>
            <w:tcW w:w="1503" w:type="dxa"/>
          </w:tcPr>
          <w:p w14:paraId="5B4E4800" w14:textId="20C4519C" w:rsidR="00830B78" w:rsidRDefault="00830B78" w:rsidP="00A24A01">
            <w:r>
              <w:t>Linear Regression</w:t>
            </w:r>
          </w:p>
        </w:tc>
        <w:tc>
          <w:tcPr>
            <w:tcW w:w="1503" w:type="dxa"/>
          </w:tcPr>
          <w:p w14:paraId="652D19AA" w14:textId="70C367EA" w:rsidR="00830B78" w:rsidRDefault="00830B78" w:rsidP="00A24A01">
            <w:r>
              <w:t>Random Forest Regressor</w:t>
            </w:r>
          </w:p>
        </w:tc>
        <w:tc>
          <w:tcPr>
            <w:tcW w:w="1503" w:type="dxa"/>
          </w:tcPr>
          <w:p w14:paraId="0E3E7DA8" w14:textId="1B4BB47E" w:rsidR="00830B78" w:rsidRDefault="00830B78" w:rsidP="00A24A01">
            <w:r>
              <w:t>K Neighbours</w:t>
            </w:r>
          </w:p>
        </w:tc>
        <w:tc>
          <w:tcPr>
            <w:tcW w:w="1503" w:type="dxa"/>
          </w:tcPr>
          <w:p w14:paraId="0E6742EB" w14:textId="078B93F8" w:rsidR="00830B78" w:rsidRDefault="00830B78" w:rsidP="00A24A01">
            <w:r>
              <w:t>GRID CV (Random Forest Regressor)</w:t>
            </w:r>
          </w:p>
        </w:tc>
      </w:tr>
      <w:tr w:rsidR="00830B78" w14:paraId="0F48B0FA" w14:textId="77777777" w:rsidTr="00830B78">
        <w:tc>
          <w:tcPr>
            <w:tcW w:w="1502" w:type="dxa"/>
          </w:tcPr>
          <w:p w14:paraId="5FFBD790" w14:textId="7DF6E076" w:rsidR="00830B78" w:rsidRDefault="001A1950" w:rsidP="00A24A01">
            <w:r>
              <w:t>Quarterly</w:t>
            </w:r>
          </w:p>
        </w:tc>
        <w:tc>
          <w:tcPr>
            <w:tcW w:w="1502" w:type="dxa"/>
          </w:tcPr>
          <w:p w14:paraId="5B89A94B" w14:textId="66DEF0CD" w:rsidR="00830B78" w:rsidRDefault="001A1950" w:rsidP="00A24A01">
            <w:r>
              <w:t>124</w:t>
            </w:r>
          </w:p>
        </w:tc>
        <w:tc>
          <w:tcPr>
            <w:tcW w:w="1503" w:type="dxa"/>
          </w:tcPr>
          <w:p w14:paraId="4B30975C" w14:textId="2256DF74" w:rsidR="00830B78" w:rsidRDefault="00E470FD" w:rsidP="00A24A01">
            <w:r>
              <w:t>17285</w:t>
            </w:r>
          </w:p>
        </w:tc>
        <w:tc>
          <w:tcPr>
            <w:tcW w:w="1503" w:type="dxa"/>
          </w:tcPr>
          <w:p w14:paraId="222B7A97" w14:textId="146CD823" w:rsidR="00830B78" w:rsidRDefault="00E470FD" w:rsidP="00A24A01">
            <w:r>
              <w:t>294</w:t>
            </w:r>
          </w:p>
        </w:tc>
        <w:tc>
          <w:tcPr>
            <w:tcW w:w="1503" w:type="dxa"/>
          </w:tcPr>
          <w:p w14:paraId="790AC858" w14:textId="77777777" w:rsidR="00830B78" w:rsidRDefault="00830B78" w:rsidP="00A24A01"/>
        </w:tc>
        <w:tc>
          <w:tcPr>
            <w:tcW w:w="1503" w:type="dxa"/>
          </w:tcPr>
          <w:p w14:paraId="2DB4E1D7" w14:textId="77777777" w:rsidR="00830B78" w:rsidRDefault="00830B78" w:rsidP="00A24A01"/>
        </w:tc>
      </w:tr>
      <w:tr w:rsidR="00830B78" w14:paraId="0BE87B63" w14:textId="77777777" w:rsidTr="00830B78">
        <w:tc>
          <w:tcPr>
            <w:tcW w:w="1502" w:type="dxa"/>
          </w:tcPr>
          <w:p w14:paraId="72BA1F50" w14:textId="5B157137" w:rsidR="00830B78" w:rsidRDefault="001A1950" w:rsidP="00A24A01">
            <w:r>
              <w:t>Weekly</w:t>
            </w:r>
          </w:p>
        </w:tc>
        <w:tc>
          <w:tcPr>
            <w:tcW w:w="1502" w:type="dxa"/>
          </w:tcPr>
          <w:p w14:paraId="69503E9D" w14:textId="730BEA7C" w:rsidR="00830B78" w:rsidRDefault="00E470FD" w:rsidP="00A24A01">
            <w:r>
              <w:t>1707</w:t>
            </w:r>
          </w:p>
        </w:tc>
        <w:tc>
          <w:tcPr>
            <w:tcW w:w="1503" w:type="dxa"/>
          </w:tcPr>
          <w:p w14:paraId="467F054C" w14:textId="3E5F0238" w:rsidR="00830B78" w:rsidRDefault="00E470FD" w:rsidP="00A24A01">
            <w:r>
              <w:t>293</w:t>
            </w:r>
          </w:p>
        </w:tc>
        <w:tc>
          <w:tcPr>
            <w:tcW w:w="1503" w:type="dxa"/>
          </w:tcPr>
          <w:p w14:paraId="11FAFC8B" w14:textId="7C0185E3" w:rsidR="00830B78" w:rsidRDefault="00E470FD" w:rsidP="00A24A01">
            <w:r>
              <w:t>39</w:t>
            </w:r>
          </w:p>
        </w:tc>
        <w:tc>
          <w:tcPr>
            <w:tcW w:w="1503" w:type="dxa"/>
          </w:tcPr>
          <w:p w14:paraId="64B7225B" w14:textId="77777777" w:rsidR="00830B78" w:rsidRDefault="00830B78" w:rsidP="00A24A01"/>
        </w:tc>
        <w:tc>
          <w:tcPr>
            <w:tcW w:w="1503" w:type="dxa"/>
          </w:tcPr>
          <w:p w14:paraId="60ADF04C" w14:textId="77777777" w:rsidR="00830B78" w:rsidRDefault="00830B78" w:rsidP="00A24A01"/>
        </w:tc>
      </w:tr>
      <w:tr w:rsidR="00830B78" w14:paraId="424C1FE8" w14:textId="77777777" w:rsidTr="00830B78">
        <w:tc>
          <w:tcPr>
            <w:tcW w:w="1502" w:type="dxa"/>
          </w:tcPr>
          <w:p w14:paraId="70D24E64" w14:textId="77777777" w:rsidR="00830B78" w:rsidRDefault="00830B78" w:rsidP="00A24A01"/>
        </w:tc>
        <w:tc>
          <w:tcPr>
            <w:tcW w:w="1502" w:type="dxa"/>
          </w:tcPr>
          <w:p w14:paraId="4F1652D4" w14:textId="77777777" w:rsidR="00830B78" w:rsidRDefault="00830B78" w:rsidP="00A24A01"/>
        </w:tc>
        <w:tc>
          <w:tcPr>
            <w:tcW w:w="1503" w:type="dxa"/>
          </w:tcPr>
          <w:p w14:paraId="26747CA3" w14:textId="77777777" w:rsidR="00830B78" w:rsidRDefault="00830B78" w:rsidP="00A24A01"/>
        </w:tc>
        <w:tc>
          <w:tcPr>
            <w:tcW w:w="1503" w:type="dxa"/>
          </w:tcPr>
          <w:p w14:paraId="5DDE4916" w14:textId="77777777" w:rsidR="00830B78" w:rsidRDefault="00830B78" w:rsidP="00A24A01"/>
        </w:tc>
        <w:tc>
          <w:tcPr>
            <w:tcW w:w="1503" w:type="dxa"/>
          </w:tcPr>
          <w:p w14:paraId="33A6C2F6" w14:textId="77777777" w:rsidR="00830B78" w:rsidRDefault="00830B78" w:rsidP="00A24A01"/>
        </w:tc>
        <w:tc>
          <w:tcPr>
            <w:tcW w:w="1503" w:type="dxa"/>
          </w:tcPr>
          <w:p w14:paraId="1F921569" w14:textId="77777777" w:rsidR="00830B78" w:rsidRDefault="00830B78" w:rsidP="00A24A01"/>
        </w:tc>
      </w:tr>
    </w:tbl>
    <w:p w14:paraId="78D1F990" w14:textId="265AEA06" w:rsidR="00A24A01" w:rsidRDefault="00A24A01" w:rsidP="00A24A01"/>
    <w:p w14:paraId="02D92162" w14:textId="5EE26146" w:rsidR="00A24A01" w:rsidRPr="00A24A01" w:rsidRDefault="00A24A01" w:rsidP="00A24A01">
      <w:r>
        <w:tab/>
      </w:r>
    </w:p>
    <w:p w14:paraId="465C25A5" w14:textId="39E54A1E" w:rsidR="008A47E7" w:rsidRPr="007A577E" w:rsidRDefault="008A47E7" w:rsidP="008A47E7">
      <w:pPr>
        <w:pStyle w:val="Heading1"/>
        <w:numPr>
          <w:ilvl w:val="0"/>
          <w:numId w:val="3"/>
        </w:numPr>
        <w:suppressAutoHyphens/>
      </w:pPr>
      <w:r>
        <w:t>Conclusion</w:t>
      </w:r>
      <w:r w:rsidR="00A24A01">
        <w:t>:</w:t>
      </w:r>
    </w:p>
    <w:p w14:paraId="6734C5C6" w14:textId="77777777" w:rsidR="008A47E7" w:rsidRDefault="008A47E7" w:rsidP="00226875">
      <w:pPr>
        <w:suppressAutoHyphens/>
      </w:pP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24DE"/>
    <w:multiLevelType w:val="hybridMultilevel"/>
    <w:tmpl w:val="D4845530"/>
    <w:lvl w:ilvl="0" w:tplc="470ADE0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4"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6"/>
  </w:num>
  <w:num w:numId="2" w16cid:durableId="816579074">
    <w:abstractNumId w:val="1"/>
  </w:num>
  <w:num w:numId="3" w16cid:durableId="258948865">
    <w:abstractNumId w:val="4"/>
  </w:num>
  <w:num w:numId="4" w16cid:durableId="2080781672">
    <w:abstractNumId w:val="3"/>
  </w:num>
  <w:num w:numId="5" w16cid:durableId="1546673718">
    <w:abstractNumId w:val="5"/>
  </w:num>
  <w:num w:numId="6" w16cid:durableId="1472595152">
    <w:abstractNumId w:val="7"/>
  </w:num>
  <w:num w:numId="7" w16cid:durableId="696854804">
    <w:abstractNumId w:val="2"/>
  </w:num>
  <w:num w:numId="8" w16cid:durableId="8166484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35974"/>
    <w:rsid w:val="0004373A"/>
    <w:rsid w:val="00053D7E"/>
    <w:rsid w:val="000A6CD6"/>
    <w:rsid w:val="000B6778"/>
    <w:rsid w:val="000D7B5F"/>
    <w:rsid w:val="000E076F"/>
    <w:rsid w:val="000E574F"/>
    <w:rsid w:val="00100389"/>
    <w:rsid w:val="00104D00"/>
    <w:rsid w:val="00113C60"/>
    <w:rsid w:val="00125101"/>
    <w:rsid w:val="00127944"/>
    <w:rsid w:val="00144D58"/>
    <w:rsid w:val="00161455"/>
    <w:rsid w:val="0018604C"/>
    <w:rsid w:val="00195DEE"/>
    <w:rsid w:val="001A1950"/>
    <w:rsid w:val="001C3D99"/>
    <w:rsid w:val="001C55B3"/>
    <w:rsid w:val="001C60DB"/>
    <w:rsid w:val="001F1CB1"/>
    <w:rsid w:val="00207CA9"/>
    <w:rsid w:val="0021451F"/>
    <w:rsid w:val="00221F31"/>
    <w:rsid w:val="00226875"/>
    <w:rsid w:val="0023077F"/>
    <w:rsid w:val="002320C3"/>
    <w:rsid w:val="002503CC"/>
    <w:rsid w:val="0026395F"/>
    <w:rsid w:val="00264BB2"/>
    <w:rsid w:val="00276EEA"/>
    <w:rsid w:val="002A3E76"/>
    <w:rsid w:val="002A451B"/>
    <w:rsid w:val="002A578F"/>
    <w:rsid w:val="002B24B4"/>
    <w:rsid w:val="002D6C96"/>
    <w:rsid w:val="00301FA9"/>
    <w:rsid w:val="00310E5C"/>
    <w:rsid w:val="00317BFE"/>
    <w:rsid w:val="00317C28"/>
    <w:rsid w:val="00336B61"/>
    <w:rsid w:val="00337271"/>
    <w:rsid w:val="003400A9"/>
    <w:rsid w:val="00342E8E"/>
    <w:rsid w:val="00350FA4"/>
    <w:rsid w:val="00364E41"/>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E0D1A"/>
    <w:rsid w:val="003F2E81"/>
    <w:rsid w:val="003F3919"/>
    <w:rsid w:val="00415766"/>
    <w:rsid w:val="0041739E"/>
    <w:rsid w:val="004230F1"/>
    <w:rsid w:val="00424F2B"/>
    <w:rsid w:val="00436481"/>
    <w:rsid w:val="004711F6"/>
    <w:rsid w:val="004B087D"/>
    <w:rsid w:val="004B5886"/>
    <w:rsid w:val="004C4441"/>
    <w:rsid w:val="004D2DED"/>
    <w:rsid w:val="00543DDC"/>
    <w:rsid w:val="00546F07"/>
    <w:rsid w:val="005604B5"/>
    <w:rsid w:val="005A0386"/>
    <w:rsid w:val="005B558E"/>
    <w:rsid w:val="005B7EBB"/>
    <w:rsid w:val="005D0038"/>
    <w:rsid w:val="005E67CC"/>
    <w:rsid w:val="00601B4B"/>
    <w:rsid w:val="006025EE"/>
    <w:rsid w:val="00626434"/>
    <w:rsid w:val="00674D97"/>
    <w:rsid w:val="00693D5B"/>
    <w:rsid w:val="006973E2"/>
    <w:rsid w:val="006A08FE"/>
    <w:rsid w:val="006A1229"/>
    <w:rsid w:val="006B483D"/>
    <w:rsid w:val="006D2B35"/>
    <w:rsid w:val="00730C7B"/>
    <w:rsid w:val="00745C62"/>
    <w:rsid w:val="007566AE"/>
    <w:rsid w:val="0077091F"/>
    <w:rsid w:val="00783B50"/>
    <w:rsid w:val="0079047D"/>
    <w:rsid w:val="007A577E"/>
    <w:rsid w:val="007A60FF"/>
    <w:rsid w:val="007C0BC7"/>
    <w:rsid w:val="007D7D72"/>
    <w:rsid w:val="007F670E"/>
    <w:rsid w:val="00813930"/>
    <w:rsid w:val="008278EF"/>
    <w:rsid w:val="00830B78"/>
    <w:rsid w:val="00830CFB"/>
    <w:rsid w:val="00835596"/>
    <w:rsid w:val="008375B2"/>
    <w:rsid w:val="008510C3"/>
    <w:rsid w:val="00855228"/>
    <w:rsid w:val="00872BDA"/>
    <w:rsid w:val="00875632"/>
    <w:rsid w:val="008A47E7"/>
    <w:rsid w:val="008A4985"/>
    <w:rsid w:val="008A5A6B"/>
    <w:rsid w:val="008B53F0"/>
    <w:rsid w:val="008D1B79"/>
    <w:rsid w:val="008D4948"/>
    <w:rsid w:val="008E373E"/>
    <w:rsid w:val="008F7E4B"/>
    <w:rsid w:val="009026CC"/>
    <w:rsid w:val="00913F19"/>
    <w:rsid w:val="00952AE8"/>
    <w:rsid w:val="00963E77"/>
    <w:rsid w:val="00965410"/>
    <w:rsid w:val="009A2729"/>
    <w:rsid w:val="009C388D"/>
    <w:rsid w:val="009D37FB"/>
    <w:rsid w:val="009D4C58"/>
    <w:rsid w:val="009F5061"/>
    <w:rsid w:val="00A230F4"/>
    <w:rsid w:val="00A24A01"/>
    <w:rsid w:val="00A3246C"/>
    <w:rsid w:val="00A32F87"/>
    <w:rsid w:val="00A35E5E"/>
    <w:rsid w:val="00A61E9C"/>
    <w:rsid w:val="00A81B2F"/>
    <w:rsid w:val="00A86236"/>
    <w:rsid w:val="00A97B7D"/>
    <w:rsid w:val="00AA0E41"/>
    <w:rsid w:val="00AB1AE5"/>
    <w:rsid w:val="00AC7481"/>
    <w:rsid w:val="00AF6893"/>
    <w:rsid w:val="00B20974"/>
    <w:rsid w:val="00B27BCD"/>
    <w:rsid w:val="00B413D9"/>
    <w:rsid w:val="00B44810"/>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085B"/>
    <w:rsid w:val="00CE19BF"/>
    <w:rsid w:val="00CE2490"/>
    <w:rsid w:val="00D14C1D"/>
    <w:rsid w:val="00D2712E"/>
    <w:rsid w:val="00D34834"/>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hyperlink" Target="https://www.sciencedirect.com/topics/chemical-engineering/chemisorption" TargetMode="Externa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hyperlink" Target="https://www.sciencedirect.com/topics/medicine-and-dentistry/multivariate-analysis" TargetMode="Externa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10</TotalTime>
  <Pages>40</Pages>
  <Words>39269</Words>
  <Characters>223835</Characters>
  <Application>Microsoft Office Word</Application>
  <DocSecurity>0</DocSecurity>
  <Lines>186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31</cp:revision>
  <dcterms:created xsi:type="dcterms:W3CDTF">2023-08-22T10:27:00Z</dcterms:created>
  <dcterms:modified xsi:type="dcterms:W3CDTF">2023-08-2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